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B733421" w14:textId="7F6565BF" w:rsidR="00FC7B57" w:rsidRPr="005320F2" w:rsidRDefault="005320F2" w:rsidP="005320F2">
      <w:pPr>
        <w:jc w:val="center"/>
        <w:rPr>
          <w:b/>
          <w:bCs/>
        </w:rPr>
      </w:pPr>
      <w:r w:rsidRPr="005320F2">
        <w:rPr>
          <w:b/>
          <w:bCs/>
        </w:rPr>
        <w:t>Breastfeeding Makes All the Difference: Breastfeeding’s Role in Overcoming Adversity</w:t>
      </w:r>
    </w:p>
    <w:p w14:paraId="6FFD4E7D" w14:textId="046D6808" w:rsidR="005320F2" w:rsidRPr="005320F2" w:rsidRDefault="005320F2" w:rsidP="005320F2">
      <w:pPr>
        <w:jc w:val="center"/>
        <w:rPr>
          <w:b/>
          <w:bCs/>
        </w:rPr>
      </w:pPr>
      <w:r w:rsidRPr="005320F2">
        <w:rPr>
          <w:b/>
          <w:bCs/>
        </w:rPr>
        <w:t>Kathleen Kendall-Tackett, PhD, IBCLC, FAPA</w:t>
      </w:r>
    </w:p>
    <w:p w14:paraId="743CA384" w14:textId="4461712A" w:rsidR="005320F2" w:rsidRDefault="005320F2" w:rsidP="005320F2">
      <w:pPr>
        <w:jc w:val="center"/>
        <w:rPr>
          <w:b/>
          <w:bCs/>
        </w:rPr>
      </w:pPr>
      <w:r w:rsidRPr="005320F2">
        <w:rPr>
          <w:b/>
          <w:bCs/>
        </w:rPr>
        <w:t>References</w:t>
      </w:r>
    </w:p>
    <w:p w14:paraId="7CD0D7D6" w14:textId="64424C62" w:rsidR="005320F2" w:rsidRDefault="005320F2">
      <w:r>
        <w:fldChar w:fldCharType="begin">
          <w:fldData xml:space="preserve">PEVuZE5vdGU+PENpdGUgRXhjbHVkZUF1dGg9IjEiIEV4Y2x1ZGVZZWFyPSIxIiBIaWRkZW49IjEi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==
</w:fldData>
        </w:fldChar>
      </w:r>
      <w:r w:rsidR="00D8412D">
        <w:instrText xml:space="preserve"> ADDIN EN.CITE </w:instrText>
      </w:r>
      <w:r w:rsidR="00D8412D">
        <w:fldChar w:fldCharType="begin">
          <w:fldData xml:space="preserve">PEVuZE5vdGU+PENpdGUgRXhjbHVkZUF1dGg9IjEiIEV4Y2x1ZGVZZWFyPSIxIiBIaWRkZW49IjEi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==
</w:fldData>
        </w:fldChar>
      </w:r>
      <w:r w:rsidR="00D8412D">
        <w:instrText xml:space="preserve"> ADDIN EN.CITE.DATA </w:instrText>
      </w:r>
      <w:r w:rsidR="00D8412D">
        <w:fldChar w:fldCharType="end"/>
      </w:r>
      <w:r>
        <w:fldChar w:fldCharType="separate"/>
      </w:r>
      <w:r>
        <w:fldChar w:fldCharType="end"/>
      </w:r>
      <w:bookmarkStart w:id="0" w:name="_GoBack"/>
      <w:bookmarkEnd w:id="0"/>
    </w:p>
    <w:p w14:paraId="3879BEE6" w14:textId="77777777" w:rsidR="00D8412D" w:rsidRPr="00D8412D" w:rsidRDefault="005320F2" w:rsidP="00D8412D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8412D" w:rsidRPr="00D8412D">
        <w:t xml:space="preserve">Ainsworth, M. D. S., &amp; Bowlby, J. (1991). An ethological approach to personality development. </w:t>
      </w:r>
      <w:r w:rsidR="00D8412D" w:rsidRPr="00D8412D">
        <w:rPr>
          <w:i/>
        </w:rPr>
        <w:t>American Psychologist, 46</w:t>
      </w:r>
      <w:r w:rsidR="00D8412D" w:rsidRPr="00D8412D">
        <w:t xml:space="preserve">, 333-341. </w:t>
      </w:r>
    </w:p>
    <w:p w14:paraId="2DA0FD6A" w14:textId="77777777" w:rsidR="00D8412D" w:rsidRPr="00D8412D" w:rsidRDefault="00D8412D" w:rsidP="00D8412D">
      <w:pPr>
        <w:pStyle w:val="EndNoteBibliography"/>
        <w:spacing w:after="0"/>
        <w:ind w:left="720" w:hanging="720"/>
      </w:pPr>
      <w:r w:rsidRPr="00D8412D">
        <w:t xml:space="preserve">Coussons-Read, M. E., Okun, M. L., Schmitt, M. P., &amp; Giese, S. (2005). Prenatal stress alters cytokine levels in a manner that may endanger human pregnancy. </w:t>
      </w:r>
      <w:r w:rsidRPr="00D8412D">
        <w:rPr>
          <w:i/>
        </w:rPr>
        <w:t>Psychosomatic Medicine, 67</w:t>
      </w:r>
      <w:r w:rsidRPr="00D8412D">
        <w:t xml:space="preserve">, 625-631. </w:t>
      </w:r>
    </w:p>
    <w:p w14:paraId="28156ADA" w14:textId="77777777" w:rsidR="00D8412D" w:rsidRPr="00D8412D" w:rsidRDefault="00D8412D" w:rsidP="00D8412D">
      <w:pPr>
        <w:pStyle w:val="EndNoteBibliography"/>
        <w:spacing w:after="0"/>
        <w:ind w:left="720" w:hanging="720"/>
      </w:pPr>
      <w:r w:rsidRPr="00D8412D">
        <w:t xml:space="preserve">Danese, A., &amp; Tan, M. (2014). Childhood maltreatment and obesity: Systematic review and meta-analysis. </w:t>
      </w:r>
      <w:r w:rsidRPr="00D8412D">
        <w:rPr>
          <w:i/>
        </w:rPr>
        <w:t>Molecular Psychiatry, 19</w:t>
      </w:r>
      <w:r w:rsidRPr="00D8412D">
        <w:t xml:space="preserve">(5), 544-554. </w:t>
      </w:r>
    </w:p>
    <w:p w14:paraId="3D540270" w14:textId="77777777" w:rsidR="00D8412D" w:rsidRPr="00D8412D" w:rsidRDefault="00D8412D" w:rsidP="00D8412D">
      <w:pPr>
        <w:pStyle w:val="EndNoteBibliography"/>
        <w:spacing w:after="0"/>
        <w:ind w:left="720" w:hanging="720"/>
      </w:pPr>
      <w:r w:rsidRPr="00D8412D">
        <w:t xml:space="preserve">Goodman, E., McEwen, B. S., Huang, B., Dolan, L. M., &amp; Adler, N. E. (2005). Social inequalities in biomarkers of cardiovascular risk in adolescence. </w:t>
      </w:r>
      <w:r w:rsidRPr="00D8412D">
        <w:rPr>
          <w:i/>
        </w:rPr>
        <w:t>Psychosomatic Medicine, 67</w:t>
      </w:r>
      <w:r w:rsidRPr="00D8412D">
        <w:t xml:space="preserve">, 9-15. </w:t>
      </w:r>
    </w:p>
    <w:p w14:paraId="652EFD51" w14:textId="77777777" w:rsidR="00D8412D" w:rsidRPr="00D8412D" w:rsidRDefault="00D8412D" w:rsidP="00D8412D">
      <w:pPr>
        <w:pStyle w:val="EndNoteBibliography"/>
        <w:spacing w:after="0"/>
        <w:ind w:left="720" w:hanging="720"/>
      </w:pPr>
      <w:r w:rsidRPr="00D8412D">
        <w:t xml:space="preserve">Groer, M. W., &amp; Kendall-Tackett, K. A. (2011). </w:t>
      </w:r>
      <w:r w:rsidRPr="00D8412D">
        <w:rPr>
          <w:i/>
        </w:rPr>
        <w:t>How breastfeeding protects women's health throughout the lifespan: The psychoneuroimmunology of human lactation</w:t>
      </w:r>
      <w:r w:rsidRPr="00D8412D">
        <w:t>. Amarillo, TX: Hale Publishing.</w:t>
      </w:r>
    </w:p>
    <w:p w14:paraId="799A9C7D" w14:textId="77777777" w:rsidR="00D8412D" w:rsidRPr="00D8412D" w:rsidRDefault="00D8412D" w:rsidP="00D8412D">
      <w:pPr>
        <w:pStyle w:val="EndNoteBibliography"/>
        <w:spacing w:after="0"/>
        <w:ind w:left="720" w:hanging="720"/>
      </w:pPr>
      <w:r w:rsidRPr="00D8412D">
        <w:t xml:space="preserve">Hairston, I. S., Waxler, E., Seng, J. S., Fezzey, A. G., Rosenblum, K. L., &amp; Muzik, M. (2011). The role of infant sleep in intergenerational transmission of trauma. </w:t>
      </w:r>
      <w:r w:rsidRPr="00D8412D">
        <w:rPr>
          <w:i/>
        </w:rPr>
        <w:t>Sleep, 34</w:t>
      </w:r>
      <w:r w:rsidRPr="00D8412D">
        <w:t xml:space="preserve">(10), 1373-1383. </w:t>
      </w:r>
    </w:p>
    <w:p w14:paraId="30035817" w14:textId="77777777" w:rsidR="00D8412D" w:rsidRPr="00D8412D" w:rsidRDefault="00D8412D" w:rsidP="00D8412D">
      <w:pPr>
        <w:pStyle w:val="EndNoteBibliography"/>
        <w:spacing w:after="0"/>
        <w:ind w:left="720" w:hanging="720"/>
      </w:pPr>
      <w:r w:rsidRPr="00D8412D">
        <w:t xml:space="preserve">Hall, M. H., Muldoon, M. F., Jennings, J. R., Buysse, D. J., Flory, J. D., &amp; Manuck, S. B. (2008). Self-reported sleep duration is associated with the metabolic syndrome in midlife adults. </w:t>
      </w:r>
      <w:r w:rsidRPr="00D8412D">
        <w:rPr>
          <w:i/>
        </w:rPr>
        <w:t>Sleep, 31</w:t>
      </w:r>
      <w:r w:rsidRPr="00D8412D">
        <w:t xml:space="preserve">(5), 635-643. </w:t>
      </w:r>
    </w:p>
    <w:p w14:paraId="7DAEA493" w14:textId="77777777" w:rsidR="00D8412D" w:rsidRPr="00D8412D" w:rsidRDefault="00D8412D" w:rsidP="00D8412D">
      <w:pPr>
        <w:pStyle w:val="EndNoteBibliography"/>
        <w:spacing w:after="0"/>
        <w:ind w:left="720" w:hanging="720"/>
      </w:pPr>
      <w:r w:rsidRPr="00D8412D">
        <w:t xml:space="preserve">Heinrichs, M., Meinlschmidt, G., Neumann, I., Wagner, S., Kirschbaum, C., Ehlert, U., &amp; Hellhammer, D. H. (2001). Effects of suckling on hypothalamic-pituitary-adrenal axis responses to psychosocial stress in postpartum lactating women. </w:t>
      </w:r>
      <w:r w:rsidRPr="00D8412D">
        <w:rPr>
          <w:i/>
        </w:rPr>
        <w:t>Journal of Clinical Endocrinology &amp; Metabolism, 86</w:t>
      </w:r>
      <w:r w:rsidRPr="00D8412D">
        <w:t xml:space="preserve">, 4798-4804. </w:t>
      </w:r>
    </w:p>
    <w:p w14:paraId="208818C0" w14:textId="77777777" w:rsidR="00D8412D" w:rsidRPr="00D8412D" w:rsidRDefault="00D8412D" w:rsidP="00D8412D">
      <w:pPr>
        <w:pStyle w:val="EndNoteBibliography"/>
        <w:spacing w:after="0"/>
        <w:ind w:left="720" w:hanging="720"/>
      </w:pPr>
      <w:r w:rsidRPr="00D8412D">
        <w:t>Hong, S., Nelesen, R. A., Krohn, P. L., Mills, P. J., &amp; Dimsdale, J. E. (2006). The association of social status and blood pressure with markers of vascular inflammation.</w:t>
      </w:r>
      <w:r w:rsidRPr="00D8412D">
        <w:rPr>
          <w:i/>
        </w:rPr>
        <w:t xml:space="preserve"> Psychosomatic Medicine, 68</w:t>
      </w:r>
      <w:r w:rsidRPr="00D8412D">
        <w:t xml:space="preserve">, 517-523. </w:t>
      </w:r>
    </w:p>
    <w:p w14:paraId="54B2AE25" w14:textId="77777777" w:rsidR="00D8412D" w:rsidRPr="00D8412D" w:rsidRDefault="00D8412D" w:rsidP="00D8412D">
      <w:pPr>
        <w:pStyle w:val="EndNoteBibliography"/>
        <w:spacing w:after="0"/>
        <w:ind w:left="720" w:hanging="720"/>
      </w:pPr>
      <w:r w:rsidRPr="00D8412D">
        <w:t xml:space="preserve">Kendall-Tackett, K. A., Cong, Z., &amp; Hale, T. W. (2011). The effect of feeding method on sleep duration, maternal well-being, and postpartum depression. </w:t>
      </w:r>
      <w:r w:rsidRPr="00D8412D">
        <w:rPr>
          <w:i/>
        </w:rPr>
        <w:t>Clinical Lactation, 2</w:t>
      </w:r>
      <w:r w:rsidRPr="00D8412D">
        <w:t xml:space="preserve">(2), 22-26. </w:t>
      </w:r>
    </w:p>
    <w:p w14:paraId="3E01970A" w14:textId="77777777" w:rsidR="00D8412D" w:rsidRPr="00D8412D" w:rsidRDefault="00D8412D" w:rsidP="00D8412D">
      <w:pPr>
        <w:pStyle w:val="EndNoteBibliography"/>
        <w:spacing w:after="0"/>
        <w:ind w:left="720" w:hanging="720"/>
      </w:pPr>
      <w:r w:rsidRPr="00D8412D">
        <w:t>Kendall-Tackett, K. A., Cong, Z., &amp; Hale, T. W. (2013). Depression, sleep quality, and maternal well-being in postpartum women with a history of sexual assault: A comparison of breastfeeding, mixed-feeding, and formula-feeding mothers</w:t>
      </w:r>
      <w:r w:rsidRPr="00D8412D">
        <w:tab/>
      </w:r>
      <w:r w:rsidRPr="00D8412D">
        <w:rPr>
          <w:i/>
        </w:rPr>
        <w:t>Breastfeeding Medicine, 8</w:t>
      </w:r>
      <w:r w:rsidRPr="00D8412D">
        <w:rPr>
          <w:i/>
        </w:rPr>
        <w:tab/>
      </w:r>
      <w:r w:rsidRPr="00D8412D">
        <w:t xml:space="preserve">(1), 16-22. </w:t>
      </w:r>
    </w:p>
    <w:p w14:paraId="727AA2D8" w14:textId="77777777" w:rsidR="00D8412D" w:rsidRPr="00D8412D" w:rsidRDefault="00D8412D" w:rsidP="00D8412D">
      <w:pPr>
        <w:pStyle w:val="EndNoteBibliography"/>
        <w:spacing w:after="0"/>
        <w:ind w:left="720" w:hanging="720"/>
      </w:pPr>
      <w:r w:rsidRPr="00D8412D">
        <w:t xml:space="preserve">Lewis, T. T., Aiello, A. E., Leurgans, S., Kelly, J., &amp; Barnes, L. L. (2010). Self-reported experiences of everyday discrimination are associated with elevated C-reactive protein levels in older African-American adults. </w:t>
      </w:r>
      <w:r w:rsidRPr="00D8412D">
        <w:rPr>
          <w:i/>
        </w:rPr>
        <w:t>Brain, Behavior &amp; Immunity, 24</w:t>
      </w:r>
      <w:r w:rsidRPr="00D8412D">
        <w:t xml:space="preserve">(3), 438-443. </w:t>
      </w:r>
    </w:p>
    <w:p w14:paraId="31447073" w14:textId="77777777" w:rsidR="00D8412D" w:rsidRPr="00D8412D" w:rsidRDefault="00D8412D" w:rsidP="00D8412D">
      <w:pPr>
        <w:pStyle w:val="EndNoteBibliography"/>
        <w:spacing w:after="0"/>
        <w:ind w:left="720" w:hanging="720"/>
      </w:pPr>
      <w:r w:rsidRPr="00D8412D">
        <w:t xml:space="preserve">Makrides, M., Gibson, R. A., &amp; McPhee, A. J. (2010). Effect of DHA supplementation during pregnancy on maternal depression and neurodevelopment of young children: A randomized controlled trial. </w:t>
      </w:r>
      <w:r w:rsidRPr="00D8412D">
        <w:rPr>
          <w:i/>
        </w:rPr>
        <w:t>JAMA, 304</w:t>
      </w:r>
      <w:r w:rsidRPr="00D8412D">
        <w:t xml:space="preserve">(15), 1675-1683. </w:t>
      </w:r>
    </w:p>
    <w:p w14:paraId="322609DD" w14:textId="77777777" w:rsidR="00D8412D" w:rsidRPr="00D8412D" w:rsidRDefault="00D8412D" w:rsidP="00D8412D">
      <w:pPr>
        <w:pStyle w:val="EndNoteBibliography"/>
        <w:spacing w:after="0"/>
        <w:ind w:left="720" w:hanging="720"/>
      </w:pPr>
      <w:r w:rsidRPr="00D8412D">
        <w:t xml:space="preserve">McEwen, B. S. (2003). Mood disorders and allostatic load. </w:t>
      </w:r>
      <w:r w:rsidRPr="00D8412D">
        <w:rPr>
          <w:i/>
        </w:rPr>
        <w:t>Biological Psychiatry, 54</w:t>
      </w:r>
      <w:r w:rsidRPr="00D8412D">
        <w:t xml:space="preserve">, 200-207. </w:t>
      </w:r>
    </w:p>
    <w:p w14:paraId="6E1A9866" w14:textId="77777777" w:rsidR="00D8412D" w:rsidRPr="00D8412D" w:rsidRDefault="00D8412D" w:rsidP="00D8412D">
      <w:pPr>
        <w:pStyle w:val="EndNoteBibliography"/>
        <w:spacing w:after="0"/>
        <w:ind w:left="720" w:hanging="720"/>
      </w:pPr>
      <w:r w:rsidRPr="00D8412D">
        <w:t xml:space="preserve">Mezick, E. J., Matthews, K. A., Hall, M., Strollo, P. J., Buysse, D. J., Kamarck, T. W., . . . Reis, S. E. (2008). Influence of race and socioeconomic status on sleep: Pittsburgh SleepSCORE Project. </w:t>
      </w:r>
      <w:r w:rsidRPr="00D8412D">
        <w:rPr>
          <w:i/>
        </w:rPr>
        <w:t>Psychosomatic Medicine, 70</w:t>
      </w:r>
      <w:r w:rsidRPr="00D8412D">
        <w:t xml:space="preserve">, 410-416. </w:t>
      </w:r>
    </w:p>
    <w:p w14:paraId="24D7DB70" w14:textId="77777777" w:rsidR="00D8412D" w:rsidRPr="00D8412D" w:rsidRDefault="00D8412D" w:rsidP="00D8412D">
      <w:pPr>
        <w:pStyle w:val="EndNoteBibliography"/>
        <w:spacing w:after="0"/>
        <w:ind w:left="720" w:hanging="720"/>
      </w:pPr>
      <w:r w:rsidRPr="00D8412D">
        <w:t xml:space="preserve">Oddy, W. H., Kendall, G. E., Li, J., Jacoby, P., Robinson, M., de Klerk, N. H., . . . Stanley, F. J. (2009). The long-term effects of breastfeeding on child and adolescent mental health: A pregnancy cohort study followed for 14 years. </w:t>
      </w:r>
      <w:r w:rsidRPr="00D8412D">
        <w:rPr>
          <w:i/>
        </w:rPr>
        <w:t>Journal of Pediatrics, 156</w:t>
      </w:r>
      <w:r w:rsidRPr="00D8412D">
        <w:t xml:space="preserve">(4), 568-574. </w:t>
      </w:r>
    </w:p>
    <w:p w14:paraId="472B1D36" w14:textId="77777777" w:rsidR="00D8412D" w:rsidRPr="00D8412D" w:rsidRDefault="00D8412D" w:rsidP="00D8412D">
      <w:pPr>
        <w:pStyle w:val="EndNoteBibliography"/>
        <w:spacing w:after="0"/>
        <w:ind w:left="720" w:hanging="720"/>
      </w:pPr>
      <w:r w:rsidRPr="00D8412D">
        <w:lastRenderedPageBreak/>
        <w:t xml:space="preserve">Puig, J., Englund, M. M., Simpson, J. A., &amp; Collins, W. A. (2013). Predicting adult physical illness from infant attachment: A prospective longitudinal study. </w:t>
      </w:r>
      <w:r w:rsidRPr="00D8412D">
        <w:rPr>
          <w:i/>
        </w:rPr>
        <w:t>Health Psychology, 32</w:t>
      </w:r>
      <w:r w:rsidRPr="00D8412D">
        <w:t xml:space="preserve">(4), 409-417. </w:t>
      </w:r>
    </w:p>
    <w:p w14:paraId="54C1CA69" w14:textId="77777777" w:rsidR="00D8412D" w:rsidRPr="00D8412D" w:rsidRDefault="00D8412D" w:rsidP="00D8412D">
      <w:pPr>
        <w:pStyle w:val="EndNoteBibliography"/>
        <w:spacing w:after="0"/>
        <w:ind w:left="720" w:hanging="720"/>
      </w:pPr>
      <w:r w:rsidRPr="00D8412D">
        <w:t xml:space="preserve">Rich-Edwards, J. W., Spiegelman, D., Hibert, E. N. L., Jun, H.-J., Todd, T. J., Kawachi, I., &amp; Wright, R. J. (2010). Abuse in childhood and adolescence as a predictor of type-2 diabetes in adult women. </w:t>
      </w:r>
      <w:r w:rsidRPr="00D8412D">
        <w:rPr>
          <w:i/>
        </w:rPr>
        <w:t>American Journal of Preventive Medicine, 39</w:t>
      </w:r>
      <w:r w:rsidRPr="00D8412D">
        <w:t xml:space="preserve">(6), 529-536. </w:t>
      </w:r>
    </w:p>
    <w:p w14:paraId="2220C20E" w14:textId="77777777" w:rsidR="00D8412D" w:rsidRPr="00D8412D" w:rsidRDefault="00D8412D" w:rsidP="00D8412D">
      <w:pPr>
        <w:pStyle w:val="EndNoteBibliography"/>
        <w:spacing w:after="0"/>
        <w:ind w:left="720" w:hanging="720"/>
      </w:pPr>
      <w:r w:rsidRPr="00D8412D">
        <w:t xml:space="preserve">Schwartz, E. B., Ray, R. M., Stuebe, A. M., Allison, M. A., Ness, R. B., Freiberg, M. S., &amp; Cauley, J. A. (2009). Duration of lactation and risk factors for maternal cardiovascular disease. </w:t>
      </w:r>
      <w:r w:rsidRPr="00D8412D">
        <w:rPr>
          <w:i/>
        </w:rPr>
        <w:t>Obstetrics &amp; Gynecology, 113</w:t>
      </w:r>
      <w:r w:rsidRPr="00D8412D">
        <w:t xml:space="preserve">(5), 974-982. </w:t>
      </w:r>
    </w:p>
    <w:p w14:paraId="7733A475" w14:textId="77777777" w:rsidR="00D8412D" w:rsidRPr="00D8412D" w:rsidRDefault="00D8412D" w:rsidP="00D8412D">
      <w:pPr>
        <w:pStyle w:val="EndNoteBibliography"/>
        <w:spacing w:after="0"/>
        <w:ind w:left="720" w:hanging="720"/>
      </w:pPr>
      <w:r w:rsidRPr="00D8412D">
        <w:t xml:space="preserve">Seng, J. S., D'Andrea, W., &amp; Ford, J. D. (2014). Complex mental health sequelae of psychological trauma among women in prenatal care. </w:t>
      </w:r>
      <w:r w:rsidRPr="00D8412D">
        <w:rPr>
          <w:i/>
        </w:rPr>
        <w:t>Psychological Trauma, 6</w:t>
      </w:r>
      <w:r w:rsidRPr="00D8412D">
        <w:t xml:space="preserve">(1), 41-49. </w:t>
      </w:r>
    </w:p>
    <w:p w14:paraId="0411CD64" w14:textId="77777777" w:rsidR="00D8412D" w:rsidRPr="00D8412D" w:rsidRDefault="00D8412D" w:rsidP="00D8412D">
      <w:pPr>
        <w:pStyle w:val="EndNoteBibliography"/>
        <w:spacing w:after="0"/>
        <w:ind w:left="720" w:hanging="720"/>
      </w:pPr>
      <w:r w:rsidRPr="00D8412D">
        <w:t xml:space="preserve">Seng, J. S., Kohn-Wood, L. P., McPherson, M. D., &amp; Sperlich, M. A. (2011). Disparity in posttraumatic stress disorder diagnosis among African American pregnant women. </w:t>
      </w:r>
      <w:r w:rsidRPr="00D8412D">
        <w:rPr>
          <w:i/>
        </w:rPr>
        <w:t>Archives of Women's Mental Health, 14</w:t>
      </w:r>
      <w:r w:rsidRPr="00D8412D">
        <w:t xml:space="preserve">(4), 295-306. </w:t>
      </w:r>
    </w:p>
    <w:p w14:paraId="235FA340" w14:textId="77777777" w:rsidR="00D8412D" w:rsidRPr="00D8412D" w:rsidRDefault="00D8412D" w:rsidP="00D8412D">
      <w:pPr>
        <w:pStyle w:val="EndNoteBibliography"/>
        <w:spacing w:after="0"/>
        <w:ind w:left="720" w:hanging="720"/>
      </w:pPr>
      <w:r w:rsidRPr="00D8412D">
        <w:t xml:space="preserve">Shaw, J. G., Asch, S. M., Kimerling, R., Frayne, S. M., Shaw, K. A., &amp; Phibbs, C. S. (2014). Posttraumatic stress disorder and risk of spontaneous preterm birth. </w:t>
      </w:r>
      <w:r w:rsidRPr="00D8412D">
        <w:rPr>
          <w:i/>
        </w:rPr>
        <w:t>Obstetrics &amp; Gynecology, 124</w:t>
      </w:r>
      <w:r w:rsidRPr="00D8412D">
        <w:t xml:space="preserve">(6), 1111-1119. </w:t>
      </w:r>
    </w:p>
    <w:p w14:paraId="4534AE7C" w14:textId="77777777" w:rsidR="00D8412D" w:rsidRPr="00D8412D" w:rsidRDefault="00D8412D" w:rsidP="00D8412D">
      <w:pPr>
        <w:pStyle w:val="EndNoteBibliography"/>
        <w:spacing w:after="0"/>
        <w:ind w:left="720" w:hanging="720"/>
      </w:pPr>
      <w:r w:rsidRPr="00D8412D">
        <w:t xml:space="preserve">Smuts, C. M., Huang, M., Mundy, D., Plasse, T., Major, S., &amp; Carlson, S.E. (2003). A randomized trial of docosahexaenoic acid supplementation during the third trimester of pregnancy. </w:t>
      </w:r>
      <w:r w:rsidRPr="00D8412D">
        <w:rPr>
          <w:i/>
        </w:rPr>
        <w:t>Obstetrics &amp; Gynecology, 101</w:t>
      </w:r>
      <w:r w:rsidRPr="00D8412D">
        <w:t xml:space="preserve">, 469-479. </w:t>
      </w:r>
    </w:p>
    <w:p w14:paraId="62D4CE76" w14:textId="77777777" w:rsidR="00D8412D" w:rsidRPr="00D8412D" w:rsidRDefault="00D8412D" w:rsidP="00D8412D">
      <w:pPr>
        <w:pStyle w:val="EndNoteBibliography"/>
        <w:ind w:left="720" w:hanging="720"/>
      </w:pPr>
      <w:r w:rsidRPr="00D8412D">
        <w:t xml:space="preserve">Yonkers, K. A., Smith, M. V., Forray, A., Epperson, C. N., Costello, D., Lin, H., &amp; Belanger, K. (2014). Pregnant women with posttraumatic stress disorder and risk of preterm birth. </w:t>
      </w:r>
      <w:r w:rsidRPr="00D8412D">
        <w:rPr>
          <w:i/>
        </w:rPr>
        <w:t>JAMA Psychiatry, 71</w:t>
      </w:r>
      <w:r w:rsidRPr="00D8412D">
        <w:t xml:space="preserve">(8), 897-904. </w:t>
      </w:r>
    </w:p>
    <w:p w14:paraId="2EB72DB6" w14:textId="2CEB8833" w:rsidR="005320F2" w:rsidRDefault="005320F2">
      <w:r>
        <w:fldChar w:fldCharType="end"/>
      </w:r>
    </w:p>
    <w:sectPr w:rsidR="005320F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DQxNrc0NzM2MzMxMzRU0lEKTi0uzszPAykwrAUARzmFz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pxtfwetnszd2nesd0950ercadszsp0dxw0w&quot;&gt;chl-Saved-Saved-Saved&lt;record-ids&gt;&lt;item&gt;19&lt;/item&gt;&lt;item&gt;45&lt;/item&gt;&lt;item&gt;62&lt;/item&gt;&lt;item&gt;100&lt;/item&gt;&lt;item&gt;133&lt;/item&gt;&lt;item&gt;470&lt;/item&gt;&lt;item&gt;747&lt;/item&gt;&lt;item&gt;1101&lt;/item&gt;&lt;item&gt;1104&lt;/item&gt;&lt;item&gt;1167&lt;/item&gt;&lt;item&gt;1213&lt;/item&gt;&lt;item&gt;1216&lt;/item&gt;&lt;item&gt;1397&lt;/item&gt;&lt;item&gt;1440&lt;/item&gt;&lt;item&gt;2483&lt;/item&gt;&lt;item&gt;2591&lt;/item&gt;&lt;item&gt;2602&lt;/item&gt;&lt;item&gt;2713&lt;/item&gt;&lt;item&gt;2728&lt;/item&gt;&lt;item&gt;2807&lt;/item&gt;&lt;item&gt;2808&lt;/item&gt;&lt;item&gt;2982&lt;/item&gt;&lt;item&gt;3029&lt;/item&gt;&lt;item&gt;3030&lt;/item&gt;&lt;/record-ids&gt;&lt;/item&gt;&lt;/Libraries&gt;"/>
  </w:docVars>
  <w:rsids>
    <w:rsidRoot w:val="005320F2"/>
    <w:rsid w:val="0049732A"/>
    <w:rsid w:val="005320F2"/>
    <w:rsid w:val="005F03E0"/>
    <w:rsid w:val="007B2E20"/>
    <w:rsid w:val="00A002E7"/>
    <w:rsid w:val="00D841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8D335A3"/>
  <w15:chartTrackingRefBased/>
  <w15:docId w15:val="{5BF2BB8C-4C8E-4D4D-956E-9ADB290269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5320F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320F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320F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320F2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</TotalTime>
  <Pages>2</Pages>
  <Words>781</Words>
  <Characters>4457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y Kendall-Tackett</dc:creator>
  <cp:keywords/>
  <dc:description/>
  <cp:lastModifiedBy>Kathy Kendall-Tackett</cp:lastModifiedBy>
  <cp:revision>1</cp:revision>
  <dcterms:created xsi:type="dcterms:W3CDTF">2019-08-05T00:19:00Z</dcterms:created>
  <dcterms:modified xsi:type="dcterms:W3CDTF">2019-08-05T00:44:00Z</dcterms:modified>
</cp:coreProperties>
</file>